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AA0312" w14:textId="77777777" w:rsidR="00853518" w:rsidRPr="00853518" w:rsidRDefault="00853518" w:rsidP="00853518">
      <w:pPr>
        <w:jc w:val="center"/>
        <w:rPr>
          <w:rFonts w:ascii="Times New Roman" w:hAnsi="Times New Roman" w:cs="Times New Roman"/>
        </w:rPr>
      </w:pPr>
      <w:r w:rsidRPr="00853518">
        <w:rPr>
          <w:rFonts w:ascii="Times New Roman" w:hAnsi="Times New Roman" w:cs="Times New Roman"/>
          <w:noProof/>
        </w:rPr>
        <w:drawing>
          <wp:inline distT="0" distB="0" distL="0" distR="0" wp14:anchorId="6E0574E8" wp14:editId="6262E69C">
            <wp:extent cx="1477464" cy="1476000"/>
            <wp:effectExtent l="19050" t="0" r="8436" b="0"/>
            <wp:docPr id="1" name="Picture 0" descr="New Logo 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ew Logo UNM.jp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477464" cy="14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BD584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 w:val="26"/>
        </w:rPr>
      </w:pPr>
    </w:p>
    <w:p w14:paraId="556AF4EE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 w:val="26"/>
        </w:rPr>
      </w:pPr>
    </w:p>
    <w:p w14:paraId="03432F59" w14:textId="77777777" w:rsidR="00853518" w:rsidRPr="00853518" w:rsidRDefault="00853518" w:rsidP="00853518">
      <w:pPr>
        <w:pStyle w:val="Heading3"/>
        <w:rPr>
          <w:sz w:val="24"/>
        </w:rPr>
      </w:pPr>
      <w:r w:rsidRPr="00853518">
        <w:rPr>
          <w:sz w:val="24"/>
        </w:rPr>
        <w:t>SKRIPSI</w:t>
      </w:r>
    </w:p>
    <w:p w14:paraId="437C177D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</w:rPr>
      </w:pPr>
    </w:p>
    <w:p w14:paraId="0A9DEC0F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lang w:val="sv-SE"/>
        </w:rPr>
      </w:pPr>
      <w:r w:rsidRPr="00853518">
        <w:rPr>
          <w:rFonts w:ascii="Times New Roman" w:hAnsi="Times New Roman" w:cs="Times New Roman"/>
          <w:b/>
          <w:bCs/>
          <w:lang w:val="sv-SE"/>
        </w:rPr>
        <w:t>SISTEM PAKAR PENDIAGNOSA TIPE BELAJAR MENGGUNAKAN LOGIKA SAMAR BERBASIS WEB</w:t>
      </w:r>
    </w:p>
    <w:p w14:paraId="6775B72A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lang w:val="sv-SE"/>
        </w:rPr>
      </w:pPr>
    </w:p>
    <w:p w14:paraId="2A00BD8C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79745DED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0044448A" w14:textId="77777777" w:rsidR="00853518" w:rsidRPr="00853518" w:rsidRDefault="00853518" w:rsidP="00853518">
      <w:pPr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560603ED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0F8646E1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2D59DB77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lang w:val="sv-SE"/>
        </w:rPr>
      </w:pPr>
      <w:r w:rsidRPr="00853518">
        <w:rPr>
          <w:rFonts w:ascii="Times New Roman" w:hAnsi="Times New Roman" w:cs="Times New Roman"/>
          <w:b/>
          <w:bCs/>
          <w:lang w:val="sv-SE"/>
        </w:rPr>
        <w:t>ANDI BASO KASWAR</w:t>
      </w:r>
    </w:p>
    <w:p w14:paraId="6B4520C5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lang w:val="sv-SE"/>
        </w:rPr>
      </w:pPr>
      <w:r w:rsidRPr="00853518">
        <w:rPr>
          <w:rFonts w:ascii="Times New Roman" w:hAnsi="Times New Roman" w:cs="Times New Roman"/>
          <w:b/>
          <w:bCs/>
          <w:lang w:val="sv-SE"/>
        </w:rPr>
        <w:t>102904049</w:t>
      </w:r>
    </w:p>
    <w:p w14:paraId="56071CC7" w14:textId="77777777" w:rsidR="00853518" w:rsidRPr="00853518" w:rsidRDefault="00853518" w:rsidP="00853518">
      <w:pPr>
        <w:spacing w:line="360" w:lineRule="auto"/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69E7D7D4" w14:textId="77777777" w:rsidR="00853518" w:rsidRPr="00853518" w:rsidRDefault="00853518" w:rsidP="00853518">
      <w:pPr>
        <w:spacing w:line="360" w:lineRule="auto"/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018162C0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5BB61326" w14:textId="77777777" w:rsidR="00853518" w:rsidRPr="00853518" w:rsidRDefault="00853518" w:rsidP="00853518">
      <w:pPr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730989DF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4FFB18FC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6EFA67D1" w14:textId="77777777" w:rsidR="00853518" w:rsidRPr="00853518" w:rsidRDefault="00853518" w:rsidP="00853518">
      <w:pPr>
        <w:jc w:val="center"/>
        <w:rPr>
          <w:rFonts w:ascii="Times New Roman" w:hAnsi="Times New Roman" w:cs="Times New Roman"/>
          <w:b/>
          <w:bCs/>
          <w:szCs w:val="28"/>
          <w:lang w:val="sv-SE"/>
        </w:rPr>
      </w:pPr>
    </w:p>
    <w:p w14:paraId="176DA8D3" w14:textId="77777777" w:rsidR="00853518" w:rsidRPr="00853518" w:rsidRDefault="00853518" w:rsidP="00853518">
      <w:pPr>
        <w:tabs>
          <w:tab w:val="left" w:pos="5850"/>
          <w:tab w:val="left" w:pos="6840"/>
          <w:tab w:val="left" w:pos="7020"/>
          <w:tab w:val="left" w:pos="7290"/>
          <w:tab w:val="left" w:pos="7920"/>
          <w:tab w:val="left" w:pos="8280"/>
          <w:tab w:val="left" w:pos="8550"/>
          <w:tab w:val="left" w:pos="8730"/>
        </w:tabs>
        <w:ind w:right="-702" w:hanging="90"/>
        <w:jc w:val="center"/>
        <w:rPr>
          <w:rFonts w:ascii="Times New Roman" w:hAnsi="Times New Roman" w:cs="Times New Roman"/>
          <w:b/>
          <w:bCs/>
          <w:lang w:val="sv-SE"/>
        </w:rPr>
      </w:pPr>
      <w:r w:rsidRPr="00853518">
        <w:rPr>
          <w:rFonts w:ascii="Times New Roman" w:hAnsi="Times New Roman" w:cs="Times New Roman"/>
          <w:b/>
          <w:bCs/>
          <w:lang w:val="sv-SE"/>
        </w:rPr>
        <w:t>PROGRAM STUDI PENDIDIKAN TEKNIK INFORMATIKA DAN KOMPUTER</w:t>
      </w:r>
    </w:p>
    <w:p w14:paraId="64F26FB5" w14:textId="77777777" w:rsidR="00853518" w:rsidRPr="00853518" w:rsidRDefault="00853518" w:rsidP="00853518">
      <w:pPr>
        <w:tabs>
          <w:tab w:val="left" w:pos="567"/>
        </w:tabs>
        <w:jc w:val="center"/>
        <w:rPr>
          <w:rFonts w:ascii="Times New Roman" w:hAnsi="Times New Roman" w:cs="Times New Roman"/>
          <w:b/>
          <w:bCs/>
          <w:lang w:val="sv-SE"/>
        </w:rPr>
      </w:pPr>
      <w:r w:rsidRPr="00853518">
        <w:rPr>
          <w:rFonts w:ascii="Times New Roman" w:hAnsi="Times New Roman" w:cs="Times New Roman"/>
          <w:b/>
          <w:bCs/>
          <w:lang w:val="sv-SE"/>
        </w:rPr>
        <w:t>JURUSAN PENDIDIKAN TEKNIK ELEKTRO</w:t>
      </w:r>
    </w:p>
    <w:p w14:paraId="43B4506A" w14:textId="77777777" w:rsidR="00853518" w:rsidRPr="00853518" w:rsidRDefault="00853518" w:rsidP="00853518">
      <w:pPr>
        <w:tabs>
          <w:tab w:val="left" w:pos="567"/>
        </w:tabs>
        <w:jc w:val="center"/>
        <w:rPr>
          <w:rFonts w:ascii="Times New Roman" w:hAnsi="Times New Roman" w:cs="Times New Roman"/>
          <w:b/>
          <w:bCs/>
          <w:lang w:val="sv-SE"/>
        </w:rPr>
      </w:pPr>
      <w:r w:rsidRPr="00853518">
        <w:rPr>
          <w:rFonts w:ascii="Times New Roman" w:hAnsi="Times New Roman" w:cs="Times New Roman"/>
          <w:b/>
          <w:bCs/>
          <w:lang w:val="sv-SE"/>
        </w:rPr>
        <w:t>FAKULTAS TEKNIK</w:t>
      </w:r>
    </w:p>
    <w:p w14:paraId="777DCE4B" w14:textId="77777777" w:rsidR="00853518" w:rsidRPr="00853518" w:rsidRDefault="00853518" w:rsidP="00853518">
      <w:pPr>
        <w:pStyle w:val="Heading3"/>
        <w:tabs>
          <w:tab w:val="left" w:pos="567"/>
        </w:tabs>
        <w:spacing w:line="240" w:lineRule="auto"/>
        <w:rPr>
          <w:sz w:val="24"/>
          <w:lang w:val="sv-SE"/>
        </w:rPr>
      </w:pPr>
      <w:r w:rsidRPr="00853518">
        <w:rPr>
          <w:sz w:val="24"/>
          <w:lang w:val="sv-SE"/>
        </w:rPr>
        <w:t>UNIVERSITAS  NEGERI  MAKASSAR</w:t>
      </w:r>
    </w:p>
    <w:p w14:paraId="306000A5" w14:textId="77777777" w:rsidR="00853518" w:rsidRPr="00853518" w:rsidRDefault="00853518" w:rsidP="00853518">
      <w:pPr>
        <w:tabs>
          <w:tab w:val="left" w:pos="567"/>
        </w:tabs>
        <w:jc w:val="center"/>
        <w:rPr>
          <w:rFonts w:ascii="Times New Roman" w:hAnsi="Times New Roman" w:cs="Times New Roman"/>
        </w:rPr>
      </w:pPr>
      <w:r w:rsidRPr="00853518">
        <w:rPr>
          <w:rFonts w:ascii="Times New Roman" w:hAnsi="Times New Roman" w:cs="Times New Roman"/>
          <w:b/>
          <w:bCs/>
          <w:lang w:val="sv-SE"/>
        </w:rPr>
        <w:t>2014</w:t>
      </w:r>
    </w:p>
    <w:p w14:paraId="0B0ADA5B" w14:textId="77777777" w:rsidR="00853518" w:rsidRPr="001D0B7B" w:rsidRDefault="00853518" w:rsidP="00853518">
      <w:pPr>
        <w:spacing w:after="24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D0B7B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14:paraId="3A677B33" w14:textId="77777777" w:rsidR="00853518" w:rsidRDefault="00853518" w:rsidP="00853518">
      <w:pPr>
        <w:spacing w:after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di Baso Kaswar</w:t>
      </w:r>
      <w:r>
        <w:rPr>
          <w:rFonts w:ascii="Times New Roman" w:hAnsi="Times New Roman" w:cs="Times New Roman"/>
          <w:sz w:val="24"/>
          <w:szCs w:val="24"/>
        </w:rPr>
        <w:t xml:space="preserve">, 2014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PendiagnosaTipe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Logik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Samar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Web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Makassar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Drs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imudd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`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.P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y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.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y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T., </w:t>
      </w:r>
      <w:proofErr w:type="spellStart"/>
      <w:r>
        <w:rPr>
          <w:rFonts w:ascii="Times New Roman" w:hAnsi="Times New Roman" w:cs="Times New Roman"/>
          <w:sz w:val="24"/>
          <w:szCs w:val="24"/>
        </w:rPr>
        <w:t>M.Tel.E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EEE1876" w14:textId="77777777" w:rsidR="00853518" w:rsidRPr="004F1E5A" w:rsidRDefault="00853518" w:rsidP="00853518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F1E5A">
        <w:rPr>
          <w:rFonts w:ascii="Times New Roman" w:hAnsi="Times New Roman" w:cs="Times New Roman"/>
          <w:i/>
          <w:sz w:val="24"/>
          <w:szCs w:val="24"/>
        </w:rPr>
        <w:t>prototyp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111BC">
        <w:rPr>
          <w:rFonts w:ascii="Times New Roman" w:hAnsi="Times New Roman" w:cs="Times New Roman"/>
          <w:i/>
          <w:sz w:val="24"/>
          <w:szCs w:val="24"/>
        </w:rPr>
        <w:t>prototyp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111BC">
        <w:rPr>
          <w:rFonts w:ascii="Times New Roman" w:hAnsi="Times New Roman" w:cs="Times New Roman"/>
          <w:i/>
          <w:sz w:val="24"/>
          <w:szCs w:val="24"/>
        </w:rPr>
        <w:t>prototyp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t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F1E5A">
        <w:rPr>
          <w:rFonts w:ascii="Times New Roman" w:hAnsi="Times New Roman" w:cs="Times New Roman"/>
          <w:i/>
          <w:sz w:val="24"/>
          <w:szCs w:val="24"/>
        </w:rPr>
        <w:t>black box testing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F2D44E6" w14:textId="77777777" w:rsidR="00853518" w:rsidRDefault="00853518" w:rsidP="00853518">
      <w:pPr>
        <w:spacing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7F1FAD">
        <w:rPr>
          <w:rFonts w:ascii="Times New Roman" w:hAnsi="Times New Roman" w:cs="Times New Roman"/>
          <w:sz w:val="24"/>
          <w:szCs w:val="24"/>
        </w:rPr>
        <w:t>istem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agn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03FC8">
        <w:rPr>
          <w:rFonts w:ascii="Times New Roman" w:hAnsi="Times New Roman" w:cs="Times New Roman"/>
          <w:i/>
          <w:sz w:val="24"/>
          <w:szCs w:val="24"/>
        </w:rPr>
        <w:t>Web</w:t>
      </w:r>
      <w:r w:rsidRPr="007F1FA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unt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iagn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komputerisasi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r w:rsidRPr="007F1FAD">
        <w:rPr>
          <w:rFonts w:ascii="Times New Roman" w:hAnsi="Times New Roman" w:cs="Times New Roman"/>
          <w:i/>
          <w:iCs/>
          <w:sz w:val="24"/>
          <w:szCs w:val="24"/>
        </w:rPr>
        <w:t xml:space="preserve">web </w:t>
      </w:r>
      <w:r w:rsidRPr="007F1FAD">
        <w:rPr>
          <w:rFonts w:ascii="Times New Roman" w:hAnsi="Times New Roman" w:cs="Times New Roman"/>
          <w:sz w:val="24"/>
          <w:szCs w:val="24"/>
        </w:rPr>
        <w:t xml:space="preserve">PHP </w:t>
      </w:r>
      <w:proofErr w:type="spellStart"/>
      <w:r w:rsidRPr="007F1FA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F1FAD">
        <w:rPr>
          <w:rFonts w:ascii="Times New Roman" w:hAnsi="Times New Roman" w:cs="Times New Roman"/>
          <w:sz w:val="24"/>
          <w:szCs w:val="24"/>
        </w:rPr>
        <w:t xml:space="preserve"> </w:t>
      </w:r>
      <w:r w:rsidRPr="007F1FAD">
        <w:rPr>
          <w:rFonts w:ascii="Times New Roman" w:hAnsi="Times New Roman" w:cs="Times New Roman"/>
          <w:i/>
          <w:iCs/>
          <w:sz w:val="24"/>
          <w:szCs w:val="24"/>
        </w:rPr>
        <w:t xml:space="preserve">database </w:t>
      </w:r>
      <w:r>
        <w:rPr>
          <w:rFonts w:ascii="Times New Roman" w:hAnsi="Times New Roman" w:cs="Times New Roman"/>
          <w:sz w:val="24"/>
          <w:szCs w:val="24"/>
        </w:rPr>
        <w:t>MySQL.</w:t>
      </w:r>
    </w:p>
    <w:p w14:paraId="06B92A30" w14:textId="77777777" w:rsidR="00853518" w:rsidRPr="006937F4" w:rsidRDefault="00853518" w:rsidP="00853518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5D45DB">
        <w:rPr>
          <w:rFonts w:ascii="Times New Roman" w:hAnsi="Times New Roman" w:cs="Times New Roman"/>
          <w:b/>
          <w:iCs/>
          <w:sz w:val="24"/>
          <w:szCs w:val="24"/>
        </w:rPr>
        <w:t xml:space="preserve">Kata </w:t>
      </w:r>
      <w:proofErr w:type="spellStart"/>
      <w:proofErr w:type="gramStart"/>
      <w:r w:rsidRPr="005D45DB">
        <w:rPr>
          <w:rFonts w:ascii="Times New Roman" w:hAnsi="Times New Roman" w:cs="Times New Roman"/>
          <w:b/>
          <w:iCs/>
          <w:sz w:val="24"/>
          <w:szCs w:val="24"/>
        </w:rPr>
        <w:t>kunci</w:t>
      </w:r>
      <w:proofErr w:type="spellEnd"/>
      <w:r w:rsidRPr="005D45DB">
        <w:rPr>
          <w:rFonts w:ascii="Times New Roman" w:hAnsi="Times New Roman" w:cs="Times New Roman"/>
          <w:iCs/>
          <w:sz w:val="24"/>
          <w:szCs w:val="24"/>
        </w:rPr>
        <w:t xml:space="preserve"> :</w:t>
      </w:r>
      <w:proofErr w:type="gramEnd"/>
      <w:r w:rsidRPr="005D45D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Logika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Samar, </w:t>
      </w:r>
      <w:r w:rsidRPr="001033FC">
        <w:rPr>
          <w:rFonts w:ascii="Times New Roman" w:hAnsi="Times New Roman" w:cs="Times New Roman"/>
          <w:i/>
          <w:iCs/>
          <w:sz w:val="24"/>
          <w:szCs w:val="24"/>
        </w:rPr>
        <w:t>Prototype</w:t>
      </w:r>
      <w:r>
        <w:rPr>
          <w:rFonts w:ascii="Times New Roman" w:hAnsi="Times New Roman" w:cs="Times New Roman"/>
          <w:iCs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Web, PHP</w:t>
      </w:r>
      <w:r>
        <w:rPr>
          <w:rFonts w:ascii="Times New Roman" w:hAnsi="Times New Roman" w:cs="Times New Roman"/>
          <w:iCs/>
          <w:sz w:val="24"/>
          <w:szCs w:val="24"/>
        </w:rPr>
        <w:t>, MySQL.</w:t>
      </w:r>
    </w:p>
    <w:p w14:paraId="08942605" w14:textId="77777777" w:rsidR="00853518" w:rsidRDefault="00853518" w:rsidP="00853518">
      <w:pPr>
        <w:spacing w:line="240" w:lineRule="auto"/>
      </w:pPr>
    </w:p>
    <w:p w14:paraId="3683323C" w14:textId="77777777" w:rsidR="00853518" w:rsidRDefault="00853518" w:rsidP="00853518">
      <w:pPr>
        <w:spacing w:after="2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2AE5E9" w14:textId="77777777" w:rsidR="00853518" w:rsidRDefault="00853518" w:rsidP="0085351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22C30BBD" w14:textId="77777777" w:rsidR="00853518" w:rsidRDefault="00853518" w:rsidP="0085351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2FA6214F" w14:textId="77777777" w:rsidR="00853518" w:rsidRPr="001D0B7B" w:rsidRDefault="00853518" w:rsidP="00853518">
      <w:pPr>
        <w:tabs>
          <w:tab w:val="left" w:pos="709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718B6D97" w14:textId="0CF82455" w:rsidR="00853518" w:rsidRDefault="00853518"/>
    <w:p w14:paraId="269688B4" w14:textId="7807213A" w:rsidR="00853518" w:rsidRDefault="00853518"/>
    <w:p w14:paraId="4492A4FB" w14:textId="48D01536" w:rsidR="00853518" w:rsidRDefault="00853518"/>
    <w:p w14:paraId="71CAA543" w14:textId="0632E3B8" w:rsidR="00853518" w:rsidRDefault="00853518"/>
    <w:p w14:paraId="6956BE5E" w14:textId="3FD202A7" w:rsidR="00853518" w:rsidRDefault="00853518"/>
    <w:p w14:paraId="76BC86B9" w14:textId="1CD0AF3B" w:rsidR="00853518" w:rsidRDefault="00853518"/>
    <w:p w14:paraId="0CDF32BE" w14:textId="69AA615D" w:rsidR="00853518" w:rsidRDefault="00853518"/>
    <w:p w14:paraId="48660B6B" w14:textId="0DD0F186" w:rsidR="00853518" w:rsidRDefault="00853518"/>
    <w:p w14:paraId="23CE5981" w14:textId="3E4C69B4" w:rsidR="00853518" w:rsidRDefault="00853518"/>
    <w:p w14:paraId="147FEEF1" w14:textId="0AFE5125" w:rsidR="00853518" w:rsidRDefault="00853518"/>
    <w:p w14:paraId="597BB7C1" w14:textId="7A45539B" w:rsidR="00853518" w:rsidRDefault="00853518"/>
    <w:p w14:paraId="50A5621C" w14:textId="73B1AF4D" w:rsidR="00853518" w:rsidRDefault="00853518"/>
    <w:p w14:paraId="029F02BB" w14:textId="77777777" w:rsidR="00853518" w:rsidRDefault="00853518"/>
    <w:p w14:paraId="665CA3F5" w14:textId="77777777" w:rsidR="00853518" w:rsidRDefault="00853518"/>
    <w:p w14:paraId="7BB669AB" w14:textId="2274A259" w:rsidR="00853518" w:rsidRDefault="00853518">
      <w:r>
        <w:lastRenderedPageBreak/>
        <w:fldChar w:fldCharType="begin" w:fldLock="1"/>
      </w:r>
      <w:r>
        <w:instrText>ADDIN CSL_CITATION {"citationItems":[{"id":"ITEM-1","itemData":{"ISSN":"2338-6061","author":[{"dropping-particle":"","family":"Miru","given":"Alimuddin Sa'ban","non-dropping-particle":"","parse-names":false,"suffix":""},{"dropping-particle":"","family":"Sukamto","given":"Sukamto","non-dropping-particle":"","parse-names":false,"suffix":""}],"container-title":"Jurnal Penelitian dan Evaluasi Pendidikan","id":"ITEM-1","issue":"5","issued":{"date-parts":[["2002"]]},"title":"Tingkat Keberhasilan Siswa SMKT dalam Pelaksanaan PSG di Provinsi Sulawesi Tenggara","type":"article-journal","volume":"4"},"uris":["http://www.mendeley.com/documents/?uuid=973d4208-317e-4a38-8baa-db031b40114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853518">
        <w:rPr>
          <w:noProof/>
        </w:rPr>
        <w:t>[1]</w:t>
      </w:r>
      <w:r>
        <w:fldChar w:fldCharType="end"/>
      </w:r>
      <w:r>
        <w:t xml:space="preserve"> </w:t>
      </w:r>
      <w:r>
        <w:fldChar w:fldCharType="begin" w:fldLock="1"/>
      </w:r>
      <w:r w:rsidR="00DF40B7">
        <w:instrText>ADDIN CSL_CITATION {"citationItems":[{"id":"ITEM-1","itemData":{"author":[{"dropping-particle":"","family":"Mangesa","given":"Riana T","non-dropping-particle":"","parse-names":false,"suffix":""}],"container-title":"Jurnal Medtek","id":"ITEM-1","issued":{"date-parts":[["2009"]]},"page":"1-9","title":"Kajian terhadap Pola Pendidikan Berorientasi Kompetensi Dunia Industri dalam Penyiapan Tenaga Kerja","type":"article-journal"},"uris":["http://www.mendeley.com/documents/?uuid=4bcaad46-ee12-48d3-a6a9-9739d67a5c6e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853518">
        <w:rPr>
          <w:noProof/>
        </w:rPr>
        <w:t>[2]</w:t>
      </w:r>
      <w:r>
        <w:fldChar w:fldCharType="end"/>
      </w:r>
      <w:r w:rsidR="00DF40B7">
        <w:t xml:space="preserve"> </w:t>
      </w:r>
      <w:r w:rsidR="00DF40B7">
        <w:fldChar w:fldCharType="begin" w:fldLock="1"/>
      </w:r>
      <w:r w:rsidR="006625AA">
        <w:instrText>ADDIN CSL_CITATION {"citationItems":[{"id":"ITEM-1","itemData":{"author":[{"dropping-particle":"","family":"Rais","given":"Muh","non-dropping-particle":"","parse-names":false,"suffix":""}],"container-title":"Proseding Seminar Nasional Pendidikan Teknologi dan Kejuruan Fakultas Teknik Universitas Negeri Surabaya","id":"ITEM-1","issued":{"date-parts":[["2010"]]},"title":"Project Based Learning: Inovasi Pembelajaran yang Berorientasi Soft Skills","type":"paper-conference"},"uris":["http://www.mendeley.com/documents/?uuid=1b54a5ae-a262-43ca-b6f4-1c55eefb12b2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DF40B7">
        <w:fldChar w:fldCharType="separate"/>
      </w:r>
      <w:r w:rsidR="00DF40B7" w:rsidRPr="00DF40B7">
        <w:rPr>
          <w:noProof/>
        </w:rPr>
        <w:t>[3]</w:t>
      </w:r>
      <w:r w:rsidR="00DF40B7">
        <w:fldChar w:fldCharType="end"/>
      </w:r>
      <w:r w:rsidR="006625AA">
        <w:t xml:space="preserve"> </w:t>
      </w:r>
      <w:r w:rsidR="006625AA">
        <w:fldChar w:fldCharType="begin" w:fldLock="1"/>
      </w:r>
      <w:r w:rsidR="006E703D">
        <w:instrText>ADDIN CSL_CITATION {"citationItems":[{"id":"ITEM-1","itemData":{"ISSN":"2580-2313","author":[{"dropping-particle":"","family":"Rais","given":"Muh","non-dropping-particle":"","parse-names":false,"suffix":""},{"dropping-particle":"","family":"Ardhana","given":"Wayan","non-dropping-particle":"","parse-names":false,"suffix":""}],"container-title":"Jurnal Pendidikan dan Pembelajaran (JPP)","id":"ITEM-1","issue":"1","issued":{"date-parts":[["2014"]]},"page":"33-44","title":"Project-based learning vs pembelajaran dengan metode ekspositori dalam menghasilkan kemampuan belajar teori perancangan mesin","type":"article-journal","volume":"20"},"uris":["http://www.mendeley.com/documents/?uuid=3c6470e4-4188-4060-a1cc-1567b62c5b32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6625AA">
        <w:fldChar w:fldCharType="separate"/>
      </w:r>
      <w:r w:rsidR="006625AA" w:rsidRPr="006625AA">
        <w:rPr>
          <w:noProof/>
        </w:rPr>
        <w:t>[4]</w:t>
      </w:r>
      <w:r w:rsidR="006625AA">
        <w:fldChar w:fldCharType="end"/>
      </w:r>
      <w:r w:rsidR="006E703D">
        <w:t xml:space="preserve"> </w:t>
      </w:r>
      <w:r w:rsidR="006E703D">
        <w:fldChar w:fldCharType="begin" w:fldLock="1"/>
      </w:r>
      <w:r w:rsidR="0089071D"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6E703D">
        <w:fldChar w:fldCharType="separate"/>
      </w:r>
      <w:r w:rsidR="006E703D" w:rsidRPr="006E703D">
        <w:rPr>
          <w:noProof/>
        </w:rPr>
        <w:t>[5]</w:t>
      </w:r>
      <w:r w:rsidR="006E703D">
        <w:fldChar w:fldCharType="end"/>
      </w:r>
      <w:r w:rsidR="0089071D">
        <w:t xml:space="preserve"> </w:t>
      </w:r>
      <w:r w:rsidR="0089071D">
        <w:fldChar w:fldCharType="begin" w:fldLock="1"/>
      </w:r>
      <w:r w:rsidR="00667B60">
        <w:instrText>ADDIN CSL_CITATION {"citationItems":[{"id":"ITEM-1","itemData":{"author":[{"dropping-particle":"","family":"Mappalotteng","given":"Abdul Muis","non-dropping-particle":"","parse-names":false,"suffix":""}],"container-title":"Disertasi. Yogyakarta: PPs Universitas Negeri Yogyakarta (UNY)","id":"ITEM-1","issued":{"date-parts":[["2011"]]},"title":"Pengembangan model pembelajaran berbantuan komputer pada sekolah menengah kejuruan","type":"article-journal"},"uris":["http://www.mendeley.com/documents/?uuid=e55a1834-0d54-4d4b-931c-a40c0f95b9a0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89071D">
        <w:fldChar w:fldCharType="separate"/>
      </w:r>
      <w:r w:rsidR="0089071D" w:rsidRPr="0089071D">
        <w:rPr>
          <w:noProof/>
        </w:rPr>
        <w:t>[6]</w:t>
      </w:r>
      <w:r w:rsidR="0089071D">
        <w:fldChar w:fldCharType="end"/>
      </w:r>
      <w:r w:rsidR="00667B60">
        <w:t xml:space="preserve"> </w:t>
      </w:r>
      <w:r w:rsidR="00667B60">
        <w:fldChar w:fldCharType="begin" w:fldLock="1"/>
      </w:r>
      <w:r w:rsidR="00667B60">
        <w:instrText>ADDIN CSL_CITATION {"citationItems":[{"id":"ITEM-1","itemData":{"ISSN":"0125-9202","author":[{"dropping-particle":"","family":"Tjandi","given":"Yunus","non-dropping-particle":"","parse-names":false,"suffix":""},{"dropping-particle":"","family":"Mudassir","given":"Mudassir","non-dropping-particle":"","parse-names":false,"suffix":""},{"dropping-particle":"","family":"Harun","given":"Nadjamuddin","non-dropping-particle":"","parse-names":false,"suffix":""}],"container-title":"Instrumentasi\" Scientific Publication\"","id":"ITEM-1","issue":"1","issued":{"date-parts":[["2011"]]},"page":"1-51","publisher":"LIPI Press, Anggota IKAPI","title":"RANCANGAN RELAY PENGAMAN MOTOR INDUKSI BERBASIS FUZZYLOGIC","type":"article-journal","volume":"35"},"uris":["http://www.mendeley.com/documents/?uuid=d3552923-03da-4310-9940-b65684f869cb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667B60">
        <w:fldChar w:fldCharType="separate"/>
      </w:r>
      <w:r w:rsidR="00667B60" w:rsidRPr="00667B60">
        <w:rPr>
          <w:noProof/>
        </w:rPr>
        <w:t>[7]</w:t>
      </w:r>
      <w:r w:rsidR="00667B60">
        <w:fldChar w:fldCharType="end"/>
      </w:r>
      <w:r w:rsidR="00667B60">
        <w:t xml:space="preserve"> </w:t>
      </w:r>
      <w:bookmarkStart w:id="0" w:name="_GoBack"/>
      <w:bookmarkEnd w:id="0"/>
      <w:r w:rsidR="00667B60">
        <w:fldChar w:fldCharType="begin" w:fldLock="1"/>
      </w:r>
      <w:r w:rsidR="00667B60">
        <w:instrText>ADDIN CSL_CITATION {"citationItems":[{"id":"ITEM-1","itemData":{"ISSN":"2338-7718","author":[{"dropping-particle":"","family":"Fathahillah","given":"Fathahillah","non-dropping-particle":"","parse-names":false,"suffix":""},{"dropping-particle":"","family":"Santosa","given":"P Insap","non-dropping-particle":"","parse-names":false,"suffix":""},{"dropping-particle":"","family":"Hartanto","given":"Rudy","non-dropping-particle":"","parse-names":false,"suffix":""}],"container-title":"Proceedings of KNASTIK","id":"ITEM-1","issued":{"date-parts":[["2013"]]},"title":"PURWARUPA APLIKASI PENDAFTARAN KTP BERGERAK","type":"article-journal"},"uris":["http://www.mendeley.com/documents/?uuid=07f7bd97-14b1-472c-851a-9447ee7e6677"]}],"mendeley":{"formattedCitation":"[8]","plainTextFormattedCitation":"[8]"},"properties":{"noteIndex":0},"schema":"https://github.com/citation-style-language/schema/raw/master/csl-citation.json"}</w:instrText>
      </w:r>
      <w:r w:rsidR="00667B60">
        <w:fldChar w:fldCharType="separate"/>
      </w:r>
      <w:r w:rsidR="00667B60" w:rsidRPr="00667B60">
        <w:rPr>
          <w:noProof/>
        </w:rPr>
        <w:t>[8]</w:t>
      </w:r>
      <w:r w:rsidR="00667B60">
        <w:fldChar w:fldCharType="end"/>
      </w:r>
    </w:p>
    <w:p w14:paraId="70B7D11C" w14:textId="00D9112D" w:rsidR="00667B60" w:rsidRPr="00667B60" w:rsidRDefault="00853518" w:rsidP="00667B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667B60" w:rsidRPr="00667B60">
        <w:rPr>
          <w:rFonts w:ascii="Calibri" w:hAnsi="Calibri" w:cs="Calibri"/>
          <w:noProof/>
          <w:szCs w:val="24"/>
        </w:rPr>
        <w:t>[1]</w:t>
      </w:r>
      <w:r w:rsidR="00667B60" w:rsidRPr="00667B60">
        <w:rPr>
          <w:rFonts w:ascii="Calibri" w:hAnsi="Calibri" w:cs="Calibri"/>
          <w:noProof/>
          <w:szCs w:val="24"/>
        </w:rPr>
        <w:tab/>
        <w:t xml:space="preserve">A. S. Miru and S. Sukamto, “Tingkat Keberhasilan Siswa SMKT dalam Pelaksanaan PSG di Provinsi Sulawesi Tenggara,” </w:t>
      </w:r>
      <w:r w:rsidR="00667B60" w:rsidRPr="00667B60">
        <w:rPr>
          <w:rFonts w:ascii="Calibri" w:hAnsi="Calibri" w:cs="Calibri"/>
          <w:i/>
          <w:iCs/>
          <w:noProof/>
          <w:szCs w:val="24"/>
        </w:rPr>
        <w:t>J. Penelit. dan Eval. Pendidik.</w:t>
      </w:r>
      <w:r w:rsidR="00667B60" w:rsidRPr="00667B60">
        <w:rPr>
          <w:rFonts w:ascii="Calibri" w:hAnsi="Calibri" w:cs="Calibri"/>
          <w:noProof/>
          <w:szCs w:val="24"/>
        </w:rPr>
        <w:t>, vol. 4, no. 5, 2002.</w:t>
      </w:r>
    </w:p>
    <w:p w14:paraId="56DE1C60" w14:textId="77777777" w:rsidR="00667B60" w:rsidRPr="00667B60" w:rsidRDefault="00667B60" w:rsidP="00667B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67B60">
        <w:rPr>
          <w:rFonts w:ascii="Calibri" w:hAnsi="Calibri" w:cs="Calibri"/>
          <w:noProof/>
          <w:szCs w:val="24"/>
        </w:rPr>
        <w:t>[2]</w:t>
      </w:r>
      <w:r w:rsidRPr="00667B60">
        <w:rPr>
          <w:rFonts w:ascii="Calibri" w:hAnsi="Calibri" w:cs="Calibri"/>
          <w:noProof/>
          <w:szCs w:val="24"/>
        </w:rPr>
        <w:tab/>
        <w:t xml:space="preserve">R. T. Mangesa, “Kajian terhadap Pola Pendidikan Berorientasi Kompetensi Dunia Industri dalam Penyiapan Tenaga Kerja,” </w:t>
      </w:r>
      <w:r w:rsidRPr="00667B60">
        <w:rPr>
          <w:rFonts w:ascii="Calibri" w:hAnsi="Calibri" w:cs="Calibri"/>
          <w:i/>
          <w:iCs/>
          <w:noProof/>
          <w:szCs w:val="24"/>
        </w:rPr>
        <w:t>J. Medtek</w:t>
      </w:r>
      <w:r w:rsidRPr="00667B60">
        <w:rPr>
          <w:rFonts w:ascii="Calibri" w:hAnsi="Calibri" w:cs="Calibri"/>
          <w:noProof/>
          <w:szCs w:val="24"/>
        </w:rPr>
        <w:t>, pp. 1–9, 2009.</w:t>
      </w:r>
    </w:p>
    <w:p w14:paraId="21F37CCC" w14:textId="77777777" w:rsidR="00667B60" w:rsidRPr="00667B60" w:rsidRDefault="00667B60" w:rsidP="00667B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67B60">
        <w:rPr>
          <w:rFonts w:ascii="Calibri" w:hAnsi="Calibri" w:cs="Calibri"/>
          <w:noProof/>
          <w:szCs w:val="24"/>
        </w:rPr>
        <w:t>[3]</w:t>
      </w:r>
      <w:r w:rsidRPr="00667B60">
        <w:rPr>
          <w:rFonts w:ascii="Calibri" w:hAnsi="Calibri" w:cs="Calibri"/>
          <w:noProof/>
          <w:szCs w:val="24"/>
        </w:rPr>
        <w:tab/>
        <w:t xml:space="preserve">M. Rais, “Project Based Learning: Inovasi Pembelajaran yang Berorientasi Soft Skills,” in </w:t>
      </w:r>
      <w:r w:rsidRPr="00667B60">
        <w:rPr>
          <w:rFonts w:ascii="Calibri" w:hAnsi="Calibri" w:cs="Calibri"/>
          <w:i/>
          <w:iCs/>
          <w:noProof/>
          <w:szCs w:val="24"/>
        </w:rPr>
        <w:t>Proseding Seminar Nasional Pendidikan Teknologi dan Kejuruan Fakultas Teknik Universitas Negeri Surabaya</w:t>
      </w:r>
      <w:r w:rsidRPr="00667B60">
        <w:rPr>
          <w:rFonts w:ascii="Calibri" w:hAnsi="Calibri" w:cs="Calibri"/>
          <w:noProof/>
          <w:szCs w:val="24"/>
        </w:rPr>
        <w:t>, 2010.</w:t>
      </w:r>
    </w:p>
    <w:p w14:paraId="1507637F" w14:textId="77777777" w:rsidR="00667B60" w:rsidRPr="00667B60" w:rsidRDefault="00667B60" w:rsidP="00667B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67B60">
        <w:rPr>
          <w:rFonts w:ascii="Calibri" w:hAnsi="Calibri" w:cs="Calibri"/>
          <w:noProof/>
          <w:szCs w:val="24"/>
        </w:rPr>
        <w:t>[4]</w:t>
      </w:r>
      <w:r w:rsidRPr="00667B60">
        <w:rPr>
          <w:rFonts w:ascii="Calibri" w:hAnsi="Calibri" w:cs="Calibri"/>
          <w:noProof/>
          <w:szCs w:val="24"/>
        </w:rPr>
        <w:tab/>
        <w:t xml:space="preserve">M. Rais and W. Ardhana, “Project-based learning vs pembelajaran dengan metode ekspositori dalam menghasilkan kemampuan belajar teori perancangan mesin,” </w:t>
      </w:r>
      <w:r w:rsidRPr="00667B60">
        <w:rPr>
          <w:rFonts w:ascii="Calibri" w:hAnsi="Calibri" w:cs="Calibri"/>
          <w:i/>
          <w:iCs/>
          <w:noProof/>
          <w:szCs w:val="24"/>
        </w:rPr>
        <w:t>J. Pendidik. dan Pembelajaran</w:t>
      </w:r>
      <w:r w:rsidRPr="00667B60">
        <w:rPr>
          <w:rFonts w:ascii="Calibri" w:hAnsi="Calibri" w:cs="Calibri"/>
          <w:noProof/>
          <w:szCs w:val="24"/>
        </w:rPr>
        <w:t>, vol. 20, no. 1, pp. 33–44, 2014.</w:t>
      </w:r>
    </w:p>
    <w:p w14:paraId="5780BA41" w14:textId="77777777" w:rsidR="00667B60" w:rsidRPr="00667B60" w:rsidRDefault="00667B60" w:rsidP="00667B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67B60">
        <w:rPr>
          <w:rFonts w:ascii="Calibri" w:hAnsi="Calibri" w:cs="Calibri"/>
          <w:noProof/>
          <w:szCs w:val="24"/>
        </w:rPr>
        <w:t>[5]</w:t>
      </w:r>
      <w:r w:rsidRPr="00667B60">
        <w:rPr>
          <w:rFonts w:ascii="Calibri" w:hAnsi="Calibri" w:cs="Calibri"/>
          <w:noProof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667B60">
        <w:rPr>
          <w:rFonts w:ascii="Calibri" w:hAnsi="Calibri" w:cs="Calibri"/>
          <w:i/>
          <w:iCs/>
          <w:noProof/>
          <w:szCs w:val="24"/>
        </w:rPr>
        <w:t>J. Medtek</w:t>
      </w:r>
      <w:r w:rsidRPr="00667B60">
        <w:rPr>
          <w:rFonts w:ascii="Calibri" w:hAnsi="Calibri" w:cs="Calibri"/>
          <w:noProof/>
          <w:szCs w:val="24"/>
        </w:rPr>
        <w:t>, vol. 1, no. 2, pp. 1–6, 2009.</w:t>
      </w:r>
    </w:p>
    <w:p w14:paraId="00763585" w14:textId="77777777" w:rsidR="00667B60" w:rsidRPr="00667B60" w:rsidRDefault="00667B60" w:rsidP="00667B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67B60">
        <w:rPr>
          <w:rFonts w:ascii="Calibri" w:hAnsi="Calibri" w:cs="Calibri"/>
          <w:noProof/>
          <w:szCs w:val="24"/>
        </w:rPr>
        <w:t>[6]</w:t>
      </w:r>
      <w:r w:rsidRPr="00667B60">
        <w:rPr>
          <w:rFonts w:ascii="Calibri" w:hAnsi="Calibri" w:cs="Calibri"/>
          <w:noProof/>
          <w:szCs w:val="24"/>
        </w:rPr>
        <w:tab/>
        <w:t xml:space="preserve">A. M. Mappalotteng, “Pengembangan model pembelajaran berbantuan komputer pada sekolah menengah kejuruan,” </w:t>
      </w:r>
      <w:r w:rsidRPr="00667B60">
        <w:rPr>
          <w:rFonts w:ascii="Calibri" w:hAnsi="Calibri" w:cs="Calibri"/>
          <w:i/>
          <w:iCs/>
          <w:noProof/>
          <w:szCs w:val="24"/>
        </w:rPr>
        <w:t>Disertasi. Yogyakarta PPs Univ. Negeri Yogyakarta</w:t>
      </w:r>
      <w:r w:rsidRPr="00667B60">
        <w:rPr>
          <w:rFonts w:ascii="Calibri" w:hAnsi="Calibri" w:cs="Calibri"/>
          <w:noProof/>
          <w:szCs w:val="24"/>
        </w:rPr>
        <w:t>, 2011.</w:t>
      </w:r>
    </w:p>
    <w:p w14:paraId="51EFE3FD" w14:textId="77777777" w:rsidR="00667B60" w:rsidRPr="00667B60" w:rsidRDefault="00667B60" w:rsidP="00667B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67B60">
        <w:rPr>
          <w:rFonts w:ascii="Calibri" w:hAnsi="Calibri" w:cs="Calibri"/>
          <w:noProof/>
          <w:szCs w:val="24"/>
        </w:rPr>
        <w:t>[7]</w:t>
      </w:r>
      <w:r w:rsidRPr="00667B60">
        <w:rPr>
          <w:rFonts w:ascii="Calibri" w:hAnsi="Calibri" w:cs="Calibri"/>
          <w:noProof/>
          <w:szCs w:val="24"/>
        </w:rPr>
        <w:tab/>
        <w:t xml:space="preserve">Y. Tjandi, M. Mudassir, and N. Harun, “RANCANGAN RELAY PENGAMAN MOTOR INDUKSI BERBASIS FUZZYLOGIC,” </w:t>
      </w:r>
      <w:r w:rsidRPr="00667B60">
        <w:rPr>
          <w:rFonts w:ascii="Calibri" w:hAnsi="Calibri" w:cs="Calibri"/>
          <w:i/>
          <w:iCs/>
          <w:noProof/>
          <w:szCs w:val="24"/>
        </w:rPr>
        <w:t>Instrumentasi" Sci. Publ.</w:t>
      </w:r>
      <w:r w:rsidRPr="00667B60">
        <w:rPr>
          <w:rFonts w:ascii="Calibri" w:hAnsi="Calibri" w:cs="Calibri"/>
          <w:noProof/>
          <w:szCs w:val="24"/>
        </w:rPr>
        <w:t>, vol. 35, no. 1, pp. 1–51, 2011.</w:t>
      </w:r>
    </w:p>
    <w:p w14:paraId="7B0A5559" w14:textId="77777777" w:rsidR="00667B60" w:rsidRPr="00667B60" w:rsidRDefault="00667B60" w:rsidP="00667B6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667B60">
        <w:rPr>
          <w:rFonts w:ascii="Calibri" w:hAnsi="Calibri" w:cs="Calibri"/>
          <w:noProof/>
          <w:szCs w:val="24"/>
        </w:rPr>
        <w:t>[8]</w:t>
      </w:r>
      <w:r w:rsidRPr="00667B60">
        <w:rPr>
          <w:rFonts w:ascii="Calibri" w:hAnsi="Calibri" w:cs="Calibri"/>
          <w:noProof/>
          <w:szCs w:val="24"/>
        </w:rPr>
        <w:tab/>
        <w:t xml:space="preserve">F. Fathahillah, P. I. Santosa, and R. Hartanto, “PURWARUPA APLIKASI PENDAFTARAN KTP BERGERAK,” </w:t>
      </w:r>
      <w:r w:rsidRPr="00667B60">
        <w:rPr>
          <w:rFonts w:ascii="Calibri" w:hAnsi="Calibri" w:cs="Calibri"/>
          <w:i/>
          <w:iCs/>
          <w:noProof/>
          <w:szCs w:val="24"/>
        </w:rPr>
        <w:t>Proc. KNASTIK</w:t>
      </w:r>
      <w:r w:rsidRPr="00667B60">
        <w:rPr>
          <w:rFonts w:ascii="Calibri" w:hAnsi="Calibri" w:cs="Calibri"/>
          <w:noProof/>
          <w:szCs w:val="24"/>
        </w:rPr>
        <w:t>, 2013.</w:t>
      </w:r>
    </w:p>
    <w:p w14:paraId="35CDD1BD" w14:textId="0D464331" w:rsidR="00853518" w:rsidRDefault="00853518">
      <w:r>
        <w:fldChar w:fldCharType="end"/>
      </w:r>
    </w:p>
    <w:p w14:paraId="56712BFD" w14:textId="29A2E714" w:rsidR="00853518" w:rsidRDefault="00853518"/>
    <w:p w14:paraId="6987BA5D" w14:textId="1705624C" w:rsidR="00853518" w:rsidRDefault="00853518"/>
    <w:p w14:paraId="2EE88ACE" w14:textId="293866D3" w:rsidR="00853518" w:rsidRDefault="00853518"/>
    <w:sectPr w:rsidR="0085351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3518"/>
    <w:rsid w:val="004E65D2"/>
    <w:rsid w:val="00550479"/>
    <w:rsid w:val="006625AA"/>
    <w:rsid w:val="00667B60"/>
    <w:rsid w:val="006E703D"/>
    <w:rsid w:val="00853518"/>
    <w:rsid w:val="0089071D"/>
    <w:rsid w:val="00AA4B64"/>
    <w:rsid w:val="00DF4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EFF288"/>
  <w15:chartTrackingRefBased/>
  <w15:docId w15:val="{D353DDB6-1B03-4ADC-A2B5-A658BBE2A2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qFormat/>
    <w:rsid w:val="00853518"/>
    <w:pPr>
      <w:keepNext/>
      <w:spacing w:after="0" w:line="360" w:lineRule="auto"/>
      <w:jc w:val="center"/>
      <w:outlineLvl w:val="2"/>
    </w:pPr>
    <w:rPr>
      <w:rFonts w:ascii="Times New Roman" w:eastAsia="Times New Roman" w:hAnsi="Times New Roman" w:cs="Times New Roman"/>
      <w:b/>
      <w:bCs/>
      <w:sz w:val="28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853518"/>
    <w:rPr>
      <w:rFonts w:ascii="Times New Roman" w:eastAsia="Times New Roman" w:hAnsi="Times New Roman" w:cs="Times New Roman"/>
      <w:b/>
      <w:bCs/>
      <w:sz w:val="28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10C6C4-1108-42E0-BC8C-14CAB7C3D2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3</Pages>
  <Words>1479</Words>
  <Characters>8434</Characters>
  <Application>Microsoft Office Word</Application>
  <DocSecurity>0</DocSecurity>
  <Lines>70</Lines>
  <Paragraphs>19</Paragraphs>
  <ScaleCrop>false</ScaleCrop>
  <Company/>
  <LinksUpToDate>false</LinksUpToDate>
  <CharactersWithSpaces>9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8</cp:revision>
  <dcterms:created xsi:type="dcterms:W3CDTF">2019-06-19T02:12:00Z</dcterms:created>
  <dcterms:modified xsi:type="dcterms:W3CDTF">2019-06-19T0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